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16427" w:rsidRPr="00BC16C7" w:rsidRDefault="00BC16C7" w:rsidP="00616427">
      <w:pPr>
        <w:spacing w:after="0"/>
        <w:rPr>
          <w:rFonts w:asciiTheme="majorBidi" w:hAnsiTheme="majorBidi" w:cstheme="majorBidi"/>
          <w:sz w:val="24"/>
          <w:szCs w:val="24"/>
        </w:rPr>
      </w:pPr>
      <w:r w:rsidRPr="00BC16C7">
        <w:rPr>
          <w:rFonts w:asciiTheme="majorBidi" w:hAnsiTheme="majorBidi" w:cstheme="majorBidi"/>
          <w:b/>
          <w:sz w:val="24"/>
          <w:szCs w:val="24"/>
        </w:rPr>
        <w:t xml:space="preserve">Supplementary </w:t>
      </w:r>
      <w:r w:rsidR="00616427" w:rsidRPr="00BC16C7">
        <w:rPr>
          <w:rFonts w:asciiTheme="majorBidi" w:hAnsiTheme="majorBidi" w:cstheme="majorBidi"/>
          <w:b/>
          <w:sz w:val="24"/>
          <w:szCs w:val="24"/>
        </w:rPr>
        <w:t>Table S1</w:t>
      </w:r>
      <w:r w:rsidRPr="00BC16C7">
        <w:rPr>
          <w:rFonts w:asciiTheme="majorBidi" w:hAnsiTheme="majorBidi" w:cstheme="majorBidi"/>
          <w:b/>
          <w:sz w:val="24"/>
          <w:szCs w:val="24"/>
        </w:rPr>
        <w:t>.</w:t>
      </w:r>
      <w:r w:rsidR="00616427" w:rsidRPr="00BC16C7">
        <w:rPr>
          <w:rFonts w:asciiTheme="majorBidi" w:hAnsiTheme="majorBidi" w:cstheme="majorBidi"/>
          <w:sz w:val="24"/>
          <w:szCs w:val="24"/>
        </w:rPr>
        <w:t xml:space="preserve"> Search strategy in MEDLIN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948"/>
      </w:tblGrid>
      <w:tr w:rsidR="00616427" w:rsidRPr="00616427" w:rsidTr="00C7411A">
        <w:trPr>
          <w:trHeight w:val="433"/>
        </w:trPr>
        <w:tc>
          <w:tcPr>
            <w:tcW w:w="13948" w:type="dxa"/>
          </w:tcPr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("Pregnancy"[mh] OR "Maternal Exposure"[mh] OR "Prenatal Exposure Delayed Effects"[mh] OR "Maternal Nutritional Physiological Phenomena"[mh] OR pregnan*[tw] OR maternal [tw] OR prenatal[tw] OR antenatal [tw] OR perinatal [tw])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("Cohort Studies"[mh] OR "Prognosis"[mh] OR "Case-Control Studies"[mh] OR "Follow-Up Studies"[mh] OR cohort stud*[tw] OR case-control[tw] OR "Risk Factors"[mh] OR risk factor*[tw] OR "Clinical Trial" [pt] OR "Evaluation Studies" [pt] OR "Validation Studies" [pt] OR "Comparative Study" [pt] OR "Cross-Sectional Studies"[mh] OR random*[tw] OR cohort*[tw] OR risk*[tw] OR causa*[tw] OR predispos*[tw] OR odds ratio[mh] OR case control* OR odds ratio* OR controlled clinical trial [pt] OR randomized controlled trial [pt] OR risk[mh] OR practice guideline[pt] OR epidemiologic studies[mh] OR case control studies[mh] OR cohort studies[mh] OR age factors[mh] OR comorbidity[mh] OR epidemiologic factors[mh] OR clinical stud* [tw] OR research [tw] OR research stud* [tw])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("listeriosis"[mh] OR "listeria"[mh] OR listeri*[tw])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"cheese"[mh] OR cheese*[tw] OR dairy products"[mh] or dairy*[tw] or "milk"[mh] OR milk*[tw]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"meat"[MeSH Terms] OR meat*[tiab] OR pate [tiab] OR chicken [tiab]OR salad* [tiab] OR unpasterui* [tiab] OR ice cream OR ice-cream [tiab] OR hot dog [tiab] OR “sandwiche*” [MeSh Terms] OR "fishes"[MeSH Terms] OR fish*[tiab] OR “seafood” [MeSH Terms] OR  shellfish [tiab] OR prawns [tiab] OR “prawns” [MeSH] 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"vegetables"[MeSH Terms] OR vegetable*[tiab]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“fruit” [MeSH Terms] OR fruit [tiab]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unpasteur*[tiab]) OR pasteur* [tiab]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food safety [tiab] OR hygiene [tiab] OR high risk food* [tiab] OR hygiene practice* [tiab] OR food quality [tiab] OR “hazard analysis critical control points” [tiab] OR food preparation [tiab]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#5 OR #6 OR #7 OR #8 OR #9 OR #10 </w:t>
            </w:r>
          </w:p>
          <w:p w:rsidR="00616427" w:rsidRPr="00616427" w:rsidRDefault="00616427" w:rsidP="00616427">
            <w:pPr>
              <w:pStyle w:val="ListParagraph"/>
              <w:numPr>
                <w:ilvl w:val="0"/>
                <w:numId w:val="1"/>
              </w:numPr>
              <w:ind w:left="0"/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#1 AND #2 AND #3 AND #11</w:t>
            </w:r>
          </w:p>
        </w:tc>
      </w:tr>
    </w:tbl>
    <w:p w:rsidR="00616427" w:rsidRPr="00616427" w:rsidRDefault="00616427" w:rsidP="00616427">
      <w:pPr>
        <w:spacing w:after="0"/>
        <w:rPr>
          <w:rFonts w:asciiTheme="majorBidi" w:hAnsiTheme="majorBidi" w:cstheme="majorBidi"/>
          <w:sz w:val="24"/>
          <w:szCs w:val="24"/>
          <w:u w:val="single"/>
        </w:rPr>
      </w:pPr>
    </w:p>
    <w:p w:rsidR="00616427" w:rsidRPr="00616427" w:rsidRDefault="00616427" w:rsidP="000A2058">
      <w:pPr>
        <w:spacing w:after="0"/>
        <w:rPr>
          <w:rFonts w:asciiTheme="majorBidi" w:hAnsiTheme="majorBidi" w:cstheme="majorBidi"/>
          <w:sz w:val="24"/>
          <w:szCs w:val="24"/>
          <w:u w:val="single"/>
        </w:rPr>
      </w:pPr>
    </w:p>
    <w:p w:rsidR="00616427" w:rsidRPr="00616427" w:rsidRDefault="00616427" w:rsidP="000A2058">
      <w:pPr>
        <w:spacing w:after="0"/>
        <w:rPr>
          <w:rFonts w:asciiTheme="majorBidi" w:hAnsiTheme="majorBidi" w:cstheme="majorBidi"/>
          <w:sz w:val="24"/>
          <w:szCs w:val="24"/>
          <w:u w:val="single"/>
        </w:rPr>
      </w:pPr>
    </w:p>
    <w:p w:rsidR="00616427" w:rsidRPr="00616427" w:rsidRDefault="00616427" w:rsidP="000A2058">
      <w:pPr>
        <w:spacing w:after="0"/>
        <w:rPr>
          <w:rFonts w:asciiTheme="majorBidi" w:hAnsiTheme="majorBidi" w:cstheme="majorBidi"/>
          <w:sz w:val="24"/>
          <w:szCs w:val="24"/>
          <w:u w:val="single"/>
        </w:rPr>
      </w:pPr>
    </w:p>
    <w:p w:rsidR="00BC16C7" w:rsidRDefault="00BC16C7">
      <w:pPr>
        <w:rPr>
          <w:rFonts w:asciiTheme="majorBidi" w:hAnsiTheme="majorBidi" w:cstheme="majorBidi"/>
          <w:sz w:val="24"/>
          <w:szCs w:val="24"/>
          <w:u w:val="single"/>
        </w:rPr>
      </w:pPr>
      <w:r>
        <w:rPr>
          <w:rFonts w:asciiTheme="majorBidi" w:hAnsiTheme="majorBidi" w:cstheme="majorBidi"/>
          <w:sz w:val="24"/>
          <w:szCs w:val="24"/>
          <w:u w:val="single"/>
        </w:rPr>
        <w:br w:type="page"/>
      </w:r>
    </w:p>
    <w:p w:rsidR="000A2058" w:rsidRPr="00BC16C7" w:rsidRDefault="00BC16C7" w:rsidP="000A2058">
      <w:pPr>
        <w:spacing w:after="0"/>
        <w:rPr>
          <w:rFonts w:asciiTheme="majorBidi" w:hAnsiTheme="majorBidi" w:cstheme="majorBidi"/>
          <w:sz w:val="24"/>
          <w:szCs w:val="24"/>
        </w:rPr>
      </w:pPr>
      <w:r w:rsidRPr="00BC16C7">
        <w:rPr>
          <w:rFonts w:asciiTheme="majorBidi" w:hAnsiTheme="majorBidi" w:cstheme="majorBidi"/>
          <w:b/>
          <w:sz w:val="24"/>
          <w:szCs w:val="24"/>
        </w:rPr>
        <w:lastRenderedPageBreak/>
        <w:t xml:space="preserve">Supplementary </w:t>
      </w:r>
      <w:r w:rsidR="000A2058" w:rsidRPr="00BC16C7">
        <w:rPr>
          <w:rFonts w:asciiTheme="majorBidi" w:hAnsiTheme="majorBidi" w:cstheme="majorBidi"/>
          <w:b/>
          <w:sz w:val="24"/>
          <w:szCs w:val="24"/>
        </w:rPr>
        <w:t xml:space="preserve">Table </w:t>
      </w:r>
      <w:r w:rsidR="00616427" w:rsidRPr="00BC16C7">
        <w:rPr>
          <w:rFonts w:asciiTheme="majorBidi" w:hAnsiTheme="majorBidi" w:cstheme="majorBidi"/>
          <w:b/>
          <w:sz w:val="24"/>
          <w:szCs w:val="24"/>
        </w:rPr>
        <w:t>S2</w:t>
      </w:r>
      <w:r w:rsidRPr="00BC16C7">
        <w:rPr>
          <w:rFonts w:asciiTheme="majorBidi" w:hAnsiTheme="majorBidi" w:cstheme="majorBidi"/>
          <w:b/>
          <w:sz w:val="24"/>
          <w:szCs w:val="24"/>
        </w:rPr>
        <w:t>.</w:t>
      </w:r>
      <w:r w:rsidR="000A2058" w:rsidRPr="00BC16C7">
        <w:rPr>
          <w:rFonts w:asciiTheme="majorBidi" w:hAnsiTheme="majorBidi" w:cstheme="majorBidi"/>
          <w:sz w:val="24"/>
          <w:szCs w:val="24"/>
        </w:rPr>
        <w:t xml:space="preserve"> Characteristics of excluded studies</w:t>
      </w:r>
    </w:p>
    <w:tbl>
      <w:tblPr>
        <w:tblW w:w="14029" w:type="dxa"/>
        <w:tblLook w:val="04A0" w:firstRow="1" w:lastRow="0" w:firstColumn="1" w:lastColumn="0" w:noHBand="0" w:noVBand="1"/>
      </w:tblPr>
      <w:tblGrid>
        <w:gridCol w:w="1696"/>
        <w:gridCol w:w="8647"/>
        <w:gridCol w:w="3686"/>
      </w:tblGrid>
      <w:tr w:rsidR="000A2058" w:rsidRPr="00616427" w:rsidTr="00B85CD7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Author</w:t>
            </w:r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itle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eason for exclusio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Xu</w:t>
            </w:r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Awareness of Listeria and high-risk food consumption behavio</w:t>
            </w:r>
            <w:r w:rsidR="00BC16C7">
              <w:rPr>
                <w:rFonts w:asciiTheme="majorBidi" w:hAnsiTheme="majorBidi" w:cstheme="majorBidi"/>
                <w:sz w:val="24"/>
                <w:szCs w:val="24"/>
              </w:rPr>
              <w:t>u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r among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br/>
              <w:t>pregnant women in Louisiana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reporting of  listeriosis during pregnancy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harlier</w:t>
            </w:r>
            <w:proofErr w:type="spellEnd"/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linical features and prognostic factors of listeriosis: the MONALISA national prospective cohort study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Filipello</w:t>
            </w:r>
            <w:proofErr w:type="spellEnd"/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61642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Epidemiology and Molecular Typing of Pregnancy-Associated Listeriosis Cases in Lombardy, Italy,</w:t>
            </w:r>
            <w:r w:rsidR="00616427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over a 10-Year Period (2005–2014)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Barkley</w:t>
            </w:r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Preventing Foodborne and Enteric Illnesses Among At-Risk Populations in the United States and Rhode Island</w:t>
            </w:r>
          </w:p>
        </w:tc>
        <w:tc>
          <w:tcPr>
            <w:tcW w:w="368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29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Gottlieb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ultistate outbreak of listeriosis linked to turkey deli meat and subsequent changes in US Regulatory Policy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sporadic) not case control</w:t>
            </w:r>
          </w:p>
        </w:tc>
      </w:tr>
      <w:tr w:rsidR="000A2058" w:rsidRPr="00616427" w:rsidTr="00B85CD7">
        <w:trPr>
          <w:trHeight w:val="329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Goulet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Incidence of listeriosis and related mortality among groups at risk of acquiring listeriosis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ilk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Infectious disease/CDC update. Vital signs: Listeria illnesses, deaths, and outbreaks-United States, 2009-2011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Pouillot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Relative risk of listeriosis in foodborne diseases active surveillance network (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FoodNet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>) sites according to age, pregnancy, and ethnicity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Aljicevic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Listeria monocytogenes as the possible cause of the </w:t>
            </w:r>
            <w:r w:rsidR="00BC16C7" w:rsidRPr="00616427">
              <w:rPr>
                <w:rFonts w:asciiTheme="majorBidi" w:hAnsiTheme="majorBidi" w:cstheme="majorBidi"/>
                <w:sz w:val="24"/>
                <w:szCs w:val="24"/>
              </w:rPr>
              <w:t>spontaneous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abortion in female of the fertile age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Hussei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Occurrence of Listeria monocytogenes in poultry, fish &amp; their products as well as its public health hazard on women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Brent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Risk factors for listeriosis in Australia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etter, not original research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Johnso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DC National Health Report: leading causes of morbidity and mortality and associated behavio</w:t>
            </w:r>
            <w:r w:rsidR="00BC16C7">
              <w:rPr>
                <w:rFonts w:asciiTheme="majorBidi" w:hAnsiTheme="majorBidi" w:cstheme="majorBidi"/>
                <w:sz w:val="24"/>
                <w:szCs w:val="24"/>
              </w:rPr>
              <w:t>u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ral risk and protective factors--United States, 2005-2013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Rocourt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Outbreak of Listeriosis in France, 1992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in English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Zander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osis surveillance in Australia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original research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Rungan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a--how much do pregnant women really understand about it?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Latorre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Quantitative risk assessment of listeriosis due to consumption of raw milk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Mangen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ost-of-illness and disease burden of food-related pathogens in the Netherlands, 2011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Imanish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Estimating the attack rate of pregnancy-associated listeriosis during a large outbreak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McLauchlin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A possible outbreak of listeriosis caused by an unusual strain of Listeria monocytogenes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Havelaar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Disease burden of foodborne pathogens in the Netherlands, 2009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Gaulin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hallenges in listeriosis cluster and outbreak investigations, Province of Quebec, 1997-2011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Tappero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Reduction in the incidence of human listeriosis in the United States: Effectiveness of prevention efforts?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Haghroosta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Isolation and identification of listeria monocytogenes in pregnant women in Ahvaz, Iran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liste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Food-borne listeriosis in the United States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CDC update report 1992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liste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ontrol study of listeriosis in England and Wales: progress report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Progress report only, no results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Fernandez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Garayzabal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Occurrence of Listeria monocytogenes in raw milk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asses</w:t>
            </w:r>
            <w:r w:rsidR="00BC16C7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ment in pregnancy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Flight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osis in Auckland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liste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osis in France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liste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osis update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Goulet 1993 which was excluded due to not being in English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Kampelmacher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osis in humans and animals in the Netherlands (1958-1977)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ills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Epidemic perinatal listeriosis in Southern-California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, abstract only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Matyunas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The polar bar ice-cream recall – report exposure in pregnant women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Devila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Foodborne disease in children emerges as public health issue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 original research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 Not liste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Human listeriosis, 1988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Bertran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Diversity of listeria monocytogenes strains of clinical and food chain origins in Belgium between 1985 and 2014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elf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Outbreak of Listeriosis Associated with Consumption of Packaged Salad - United States and Canada, 2015-2016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ifiable Diseases and Mortality Tables 2015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ifiable Diseases and Mortality Tables 2016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nadian Medical Associatio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tifiable Diseases Annual Summary. 1998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hort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aboratory-based surveillance of invasive Listeria monocytogenes in New Zealand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Harte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aboratory-based surveillance of listeriosis, 2010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Final 2014 reports of nationally notifiable infectious diseases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Final 2012 reports of nationally notifiable infectious diseases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Shallow 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Incidence of foodborne illnesses --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FoodNet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>, 1997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hallow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Incidence of foodborne illnesses: preliminary data from the Foodborne Diseases Active Surveillance Network (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FoodNet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>) -- United States, 1998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Delaune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Outbreak of invasive listeriosis associated with the consumption of hog head cheese--Louisiana, 2010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Vugia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Preliminary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FoodNet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data on the incidence of infection with pathogens transmitted commonly through food--10 states, 2007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Olse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rveillance for foodborne-disease outbreaks -- United States, 1993-1997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Goulet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Listeriosis from consumption of raw-milk cheese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Doesn’t state if any pregnant women included in case-control study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cCollum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ultistate Outbreak of Listeriosis Associated with Cantaloupe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sporadic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ultistate outbreak of listeriosis -- United States, 1998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Doesn’t state if any pregnant women included in case-control study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hoi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ultistate Outbreak of Listeriosis Linked to Soft-Ripened Cheese - United States, 2013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sporadic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osgrove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ultistate Outbreak of Listeriosis Associated with Jensen Farms Cantaloupe - United States, August-September 2011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sporadic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Jackso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Multistate outbreak of listeria monocytogenes associated with </w:t>
            </w:r>
            <w:r w:rsidR="00BC16C7" w:rsidRPr="00616427">
              <w:rPr>
                <w:rFonts w:asciiTheme="majorBidi" w:hAnsiTheme="majorBidi" w:cstheme="majorBidi"/>
                <w:sz w:val="24"/>
                <w:szCs w:val="24"/>
              </w:rPr>
              <w:t>Mexican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-style cheese made from pasteurized milk among pregnant, </w:t>
            </w:r>
            <w:r w:rsidR="00BC16C7"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Hispanic 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women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sporadic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 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From the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. Update: Multistate outbreak of listeriosis--United States, 1998-1999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Hur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From the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. Multistate outbreak of listeriosis--United States, 2000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Doesn’t state if any pregnant women included in case-control study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Center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for Disease Control and Preventio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Update: multistate outbreak of listeriosis--United States, 1998-1999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Tahery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Listeria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monocytogenesis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and abortion: A case study of pregnant women in Iran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 control for abortion vs no abortion rather than listeriosis vs non- listeriosis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ead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ationwide outbreak of listeriosis due to contaminated meat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two different strains of Listeria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Mascola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Fecal</w:t>
            </w:r>
            <w:proofErr w:type="spellEnd"/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 carriage of Listeria monocytogenes - Observations during a community-wide, common-source outbreak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 control for stool carriage of listeriosis, not listeriosis itself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ilk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Vital signs: Listeria illnesses, deaths, and outbreaks - United States, 2009-2011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Groseclose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notifiable diseases -- United States, 2000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Groseclose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notifiable diseases -- United States, 2001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Groseclose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notifiable diseases -- United States, 2002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 or association of listeriosis with food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Hopkins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notifiable disease -- United States, 2003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Jajosky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notifiable disease -- United States, 2004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cNabb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mmary of notifiable diseases - United States, 2006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Pouillot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Quantitative risk assessment of Listeria monocytogenes in French cold-smoked salmon: II. Risk characterization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No case control design</w:t>
            </w:r>
          </w:p>
        </w:tc>
      </w:tr>
      <w:tr w:rsidR="000A2058" w:rsidRPr="00616427" w:rsidTr="00B85CD7">
        <w:trPr>
          <w:trHeight w:val="315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 xml:space="preserve">de </w:t>
            </w: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Valk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Two Consecutive Nationwide Outbreaks of Listeriosis in France, October 1999–February 2000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sporadic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lastRenderedPageBreak/>
              <w:t>Olsen</w:t>
            </w: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Multistate Outbreak of Listeria monocytogenes Infection Linked to Delicatessen Turkey Meat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two different strains of Listeria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Lassen</w:t>
            </w:r>
            <w:proofErr w:type="spellEnd"/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Two listeria outbreaks caused by smoked fish consumption-using whole-genome sequencing for outbreak investigations.</w:t>
            </w:r>
          </w:p>
        </w:tc>
        <w:tc>
          <w:tcPr>
            <w:tcW w:w="368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Case-case comparison (outbreak vs non-outbreak) not case control</w:t>
            </w:r>
          </w:p>
        </w:tc>
      </w:tr>
      <w:tr w:rsidR="000A2058" w:rsidRPr="00616427" w:rsidTr="00B85CD7">
        <w:trPr>
          <w:trHeight w:val="30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616427">
              <w:rPr>
                <w:rFonts w:asciiTheme="majorBidi" w:hAnsiTheme="majorBidi" w:cstheme="majorBidi"/>
                <w:sz w:val="24"/>
                <w:szCs w:val="24"/>
              </w:rPr>
              <w:t>Lyytikäinen</w:t>
            </w:r>
            <w:proofErr w:type="spellEnd"/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Surveillance of listeriosis in Finland during 1995-2004. Euro Surveillance</w:t>
            </w:r>
          </w:p>
        </w:tc>
        <w:tc>
          <w:tcPr>
            <w:tcW w:w="36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0A2058" w:rsidRPr="00616427" w:rsidRDefault="000A2058" w:rsidP="00B85CD7">
            <w:pPr>
              <w:spacing w:after="0"/>
              <w:rPr>
                <w:rFonts w:asciiTheme="majorBidi" w:hAnsiTheme="majorBidi" w:cstheme="majorBidi"/>
                <w:sz w:val="24"/>
                <w:szCs w:val="24"/>
              </w:rPr>
            </w:pPr>
            <w:r w:rsidRPr="00616427">
              <w:rPr>
                <w:rFonts w:asciiTheme="majorBidi" w:hAnsiTheme="majorBidi" w:cstheme="majorBidi"/>
                <w:sz w:val="24"/>
                <w:szCs w:val="24"/>
              </w:rPr>
              <w:t>Does</w:t>
            </w:r>
            <w:r w:rsidR="00BC16C7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n</w:t>
            </w:r>
            <w:r w:rsidR="00BC16C7">
              <w:rPr>
                <w:rFonts w:asciiTheme="majorBidi" w:hAnsiTheme="majorBidi" w:cstheme="majorBidi"/>
                <w:sz w:val="24"/>
                <w:szCs w:val="24"/>
              </w:rPr>
              <w:t>o</w:t>
            </w:r>
            <w:r w:rsidRPr="00616427">
              <w:rPr>
                <w:rFonts w:asciiTheme="majorBidi" w:hAnsiTheme="majorBidi" w:cstheme="majorBidi"/>
                <w:sz w:val="24"/>
                <w:szCs w:val="24"/>
              </w:rPr>
              <w:t>t state if any pregnant women included in case-control study</w:t>
            </w:r>
          </w:p>
        </w:tc>
      </w:tr>
    </w:tbl>
    <w:p w:rsidR="000A2058" w:rsidRPr="00616427" w:rsidRDefault="000A2058" w:rsidP="000A2058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0A2058" w:rsidRDefault="000A2058" w:rsidP="000A2058">
      <w:pPr>
        <w:spacing w:after="0"/>
        <w:rPr>
          <w:rFonts w:asciiTheme="majorBidi" w:hAnsiTheme="majorBidi" w:cstheme="majorBidi"/>
          <w:sz w:val="16"/>
          <w:szCs w:val="16"/>
        </w:rPr>
      </w:pPr>
    </w:p>
    <w:p w:rsidR="00616427" w:rsidRDefault="00616427" w:rsidP="000A2058">
      <w:pPr>
        <w:spacing w:after="0"/>
        <w:rPr>
          <w:rFonts w:asciiTheme="majorBidi" w:hAnsiTheme="majorBidi" w:cstheme="majorBidi"/>
          <w:sz w:val="16"/>
          <w:szCs w:val="16"/>
        </w:rPr>
      </w:pPr>
    </w:p>
    <w:p w:rsidR="00616427" w:rsidRDefault="00616427" w:rsidP="000A2058">
      <w:pPr>
        <w:spacing w:after="0"/>
        <w:rPr>
          <w:rFonts w:asciiTheme="majorBidi" w:hAnsiTheme="majorBidi" w:cstheme="majorBidi"/>
          <w:sz w:val="16"/>
          <w:szCs w:val="16"/>
        </w:rPr>
      </w:pPr>
    </w:p>
    <w:p w:rsidR="00BC16C7" w:rsidRDefault="00BC16C7">
      <w:pPr>
        <w:rPr>
          <w:rFonts w:asciiTheme="majorBidi" w:hAnsiTheme="majorBidi" w:cstheme="majorBidi"/>
          <w:sz w:val="16"/>
          <w:szCs w:val="16"/>
        </w:rPr>
      </w:pPr>
      <w:r>
        <w:rPr>
          <w:rFonts w:asciiTheme="majorBidi" w:hAnsiTheme="majorBidi" w:cstheme="majorBidi"/>
          <w:sz w:val="16"/>
          <w:szCs w:val="16"/>
        </w:rPr>
        <w:br w:type="page"/>
      </w:r>
    </w:p>
    <w:p w:rsidR="000A2058" w:rsidRPr="00BC16C7" w:rsidRDefault="00BC16C7" w:rsidP="000A2058">
      <w:pPr>
        <w:spacing w:after="0"/>
        <w:rPr>
          <w:rFonts w:asciiTheme="majorBidi" w:hAnsiTheme="majorBidi" w:cstheme="majorBidi"/>
          <w:sz w:val="24"/>
          <w:szCs w:val="24"/>
        </w:rPr>
      </w:pPr>
      <w:r w:rsidRPr="00BC16C7">
        <w:rPr>
          <w:rFonts w:asciiTheme="majorBidi" w:hAnsiTheme="majorBidi" w:cstheme="majorBidi"/>
          <w:b/>
          <w:sz w:val="24"/>
          <w:szCs w:val="24"/>
        </w:rPr>
        <w:lastRenderedPageBreak/>
        <w:t xml:space="preserve">Supplementary </w:t>
      </w:r>
      <w:r w:rsidR="000A2058" w:rsidRPr="00BC16C7">
        <w:rPr>
          <w:rFonts w:asciiTheme="majorBidi" w:hAnsiTheme="majorBidi" w:cstheme="majorBidi"/>
          <w:b/>
          <w:sz w:val="24"/>
          <w:szCs w:val="24"/>
        </w:rPr>
        <w:t xml:space="preserve">Table </w:t>
      </w:r>
      <w:r w:rsidR="00616427" w:rsidRPr="00BC16C7">
        <w:rPr>
          <w:rFonts w:asciiTheme="majorBidi" w:hAnsiTheme="majorBidi" w:cstheme="majorBidi"/>
          <w:b/>
          <w:sz w:val="24"/>
          <w:szCs w:val="24"/>
        </w:rPr>
        <w:t>S3</w:t>
      </w:r>
      <w:r w:rsidRPr="00BC16C7">
        <w:rPr>
          <w:rFonts w:asciiTheme="majorBidi" w:hAnsiTheme="majorBidi" w:cstheme="majorBidi"/>
          <w:b/>
          <w:sz w:val="24"/>
          <w:szCs w:val="24"/>
        </w:rPr>
        <w:t>.</w:t>
      </w:r>
      <w:r w:rsidR="000A2058" w:rsidRPr="00BC16C7">
        <w:rPr>
          <w:rFonts w:asciiTheme="majorBidi" w:hAnsiTheme="majorBidi" w:cstheme="majorBidi"/>
          <w:sz w:val="24"/>
          <w:szCs w:val="24"/>
        </w:rPr>
        <w:t xml:space="preserve"> Detailed characteristics of included studies</w:t>
      </w:r>
    </w:p>
    <w:tbl>
      <w:tblPr>
        <w:tblStyle w:val="TableGrid"/>
        <w:tblW w:w="13945" w:type="dxa"/>
        <w:tblLook w:val="04A0" w:firstRow="1" w:lastRow="0" w:firstColumn="1" w:lastColumn="0" w:noHBand="0" w:noVBand="1"/>
      </w:tblPr>
      <w:tblGrid>
        <w:gridCol w:w="1350"/>
        <w:gridCol w:w="4399"/>
        <w:gridCol w:w="2706"/>
        <w:gridCol w:w="2373"/>
        <w:gridCol w:w="3117"/>
      </w:tblGrid>
      <w:tr w:rsidR="000A2058" w:rsidRPr="00616427" w:rsidTr="00B85CD7">
        <w:tc>
          <w:tcPr>
            <w:tcW w:w="988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Author</w:t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 xml:space="preserve">Cases - Recruitment source and method 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 xml:space="preserve">Controls - Recruitment source and method 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Matching of cases and controls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Definition of perinatal listeriosis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 xml:space="preserve">Schlech 1983 </w:t>
            </w:r>
            <w:r w:rsidR="00E96E62" w:rsidRPr="00E96E62">
              <w:rPr>
                <w:rFonts w:asciiTheme="majorBidi" w:hAnsiTheme="majorBidi" w:cstheme="majorBidi"/>
                <w:vertAlign w:val="superscript"/>
              </w:rPr>
              <w:t>24</w:t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Acute-care hospital beds in Halifax or  from other provinces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ame hospital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4 controls per case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Two temporal (one born just before or after) at same hospital, two temporal and birth weight matched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Compatible clinical illness in a mother or child or both accompanied by a positive culture for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from the mother, the child or placental surface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 xml:space="preserve">Fleming 1985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GbGVtaW5nPC9BdXRob3I+PFllYXI+MTk4NTwvWWVhcj48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QwNC03PC9wYWdlcz48dm9sdW1lPjMxMjwvdm9sdW1lPjxudW1iZXI+NzwvbnVtYmVy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GbGVtaW5nPC9BdXRob3I+PFllYXI+MTk4NTwvWWVhcj48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QwNC03PC9wYWdlcz48dm9sdW1lPjMxMjwvdm9sdW1lPjxudW1iZXI+NzwvbnVtYmVy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6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urvey of microbiological laboratories for reports of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solated from clinical specimens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tudy 1: Town listings made available by the Harvard School of Public Health. Study 2: Infection-control practitioners where cases were hospitalised. For both studies cases with isolates of serotype other than the epidemic excluded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tudy 1: 2 controls per case, age (within 10 years), sex, neighbourhood of residence. Study 2: One control per case, age (within 10 years) and primary underlying illness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solated from placenta in conjunction with fetal death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chwartz 1988</w:t>
            </w:r>
            <w:r w:rsidR="00262D47">
              <w:rPr>
                <w:rFonts w:asciiTheme="majorBidi" w:hAnsiTheme="majorBidi" w:cstheme="majorBidi"/>
              </w:rPr>
              <w:t xml:space="preserve"> </w:t>
            </w:r>
            <w:bookmarkStart w:id="0" w:name="_GoBack"/>
            <w:bookmarkEnd w:id="0"/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Schwartz&lt;/Author&gt;&lt;Year&gt;1988&lt;/Year&gt;&lt;RecNum&gt;8156&lt;/RecNum&gt;&lt;DisplayText&gt;&lt;style face="superscript"&gt;25&lt;/style&gt;&lt;/DisplayText&gt;&lt;record&gt;&lt;rec-number&gt;8156&lt;/rec-number&gt;&lt;foreign-keys&gt;&lt;key app="EN" db-id="wrfwxsaxoazrpcedax8xdaabsfz0dv5rp0ws" timestamp="1488166216"&gt;8156&lt;/key&gt;&lt;/foreign-keys&gt;&lt;ref-type name="Journal Article"&gt;17&lt;/ref-type&gt;&lt;contributors&gt;&lt;authors&gt;&lt;author&gt;Schwartz, B.&lt;/author&gt;&lt;author&gt;Ciesielski, C. A.&lt;/author&gt;&lt;author&gt;Broome, C. V.&lt;/author&gt;&lt;/authors&gt;&lt;/contributors&gt;&lt;titles&gt;&lt;title&gt;Association of sporadic listeriosis with consumption of uncooked hot dogs and undercooked chicken&lt;/title&gt;&lt;secondary-title&gt;Lancet&lt;/secondary-title&gt;&lt;/titles&gt;&lt;periodical&gt;&lt;full-title&gt;Lancet&lt;/full-title&gt;&lt;abbr-1&gt;Lancet&lt;/abbr-1&gt;&lt;/periodical&gt;&lt;pages&gt;779-782&lt;/pages&gt;&lt;volume&gt;ii&lt;/volume&gt;&lt;number&gt;Oct. 1&lt;/number&gt;&lt;dates&gt;&lt;year&gt;1988&lt;/year&gt;&lt;pub-dates&gt;&lt;date&gt;1988&lt;/date&gt;&lt;/pub-dates&gt;&lt;/dates&gt;&lt;accession-num&gt;CABI:19882054521&lt;/accession-num&gt;&lt;urls&gt;&lt;related-urls&gt;&lt;url&gt;&amp;lt;Go to ISI&amp;gt;://CABI:19882054521&lt;/url&gt;&lt;/related-urls&gt;&lt;/urls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5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Doctors in surveillance area contacted for reports of all patients with positive sterile-site cultures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ICD-9 discharge diagnosis codes for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reviewed from hospitals in surveillance areas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Doctor records or hospital infection control practitioner selected matched controls from recent hospital admissions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4 controls per case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Age (+/- 10 years) and underlying disease. If case had more than one underlying conditions controls were matched for illness most likely to be immunosupressive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No details provided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lastRenderedPageBreak/>
              <w:t xml:space="preserve">Linnan 1988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Linnan&lt;/Author&gt;&lt;Year&gt;1988&lt;/Year&gt;&lt;RecNum&gt;8152&lt;/RecNum&gt;&lt;DisplayText&gt;&lt;style face="superscript"&gt;22&lt;/style&gt;&lt;/DisplayText&gt;&lt;record&gt;&lt;rec-number&gt;8152&lt;/rec-number&gt;&lt;foreign-keys&gt;&lt;key app="EN" db-id="wrfwxsaxoazrpcedax8xdaabsfz0dv5rp0ws" timestamp="1488166216"&gt;8152&lt;/key&gt;&lt;/foreign-keys&gt;&lt;ref-type name="Journal Article"&gt;17&lt;/ref-type&gt;&lt;contributors&gt;&lt;authors&gt;&lt;author&gt;Linnan, M. J.&lt;/author&gt;&lt;author&gt;Mascola, L.&lt;/author&gt;&lt;author&gt;Xiao Dong, Lou&lt;/author&gt;&lt;author&gt;Goulet, V.&lt;/author&gt;&lt;author&gt;May, S.&lt;/author&gt;&lt;author&gt;Salminen, C.&lt;/author&gt;&lt;author&gt;Hird, D. W.&lt;/author&gt;&lt;author&gt;Yonekura, M. L.&lt;/author&gt;&lt;author&gt;Hayes, P.&lt;/author&gt;&lt;author&gt;Weaver, R.&lt;/author&gt;&lt;author&gt;Audurier, A.&lt;/author&gt;&lt;author&gt;Plikaytis, B. D.&lt;/author&gt;&lt;author&gt;Fannin, S. L.&lt;/author&gt;&lt;author&gt;Kleks, A.&lt;/author&gt;&lt;author&gt;Broome, C. V.&lt;/author&gt;&lt;/authors&gt;&lt;/contributors&gt;&lt;auth-address&gt;Meningitis and Special Pathogens Branch, Centers for Disease Control, Atlanta, GA 30333&lt;/auth-address&gt;&lt;titles&gt;&lt;title&gt;Epidemic listeriosis associated with Mexican-style cheese&lt;/title&gt;&lt;secondary-title&gt;New England Journal of Medicine&lt;/secondary-title&gt;&lt;/titles&gt;&lt;periodical&gt;&lt;full-title&gt;New England Journal of Medicine&lt;/full-title&gt;&lt;/periodical&gt;&lt;pages&gt;823-828&lt;/pages&gt;&lt;volume&gt;319&lt;/volume&gt;&lt;number&gt;13&lt;/number&gt;&lt;keywords&gt;&lt;keyword&gt;cheese&lt;/keyword&gt;&lt;keyword&gt;controlled study&lt;/keyword&gt;&lt;keyword&gt;fatality&lt;/keyword&gt;&lt;keyword&gt;fetus&lt;/keyword&gt;&lt;keyword&gt;human&lt;/keyword&gt;&lt;keyword&gt;Listeria monocytogenes&lt;/keyword&gt;&lt;keyword&gt;listeriosis&lt;/keyword&gt;&lt;keyword&gt;major clinical study&lt;/keyword&gt;&lt;keyword&gt;newborn&lt;/keyword&gt;&lt;keyword&gt;pregnancy&lt;/keyword&gt;&lt;keyword&gt;priority journal&lt;/keyword&gt;&lt;keyword&gt;United States&lt;/keyword&gt;&lt;/keywords&gt;&lt;dates&gt;&lt;year&gt;1988&lt;/year&gt;&lt;/dates&gt;&lt;isbn&gt;0028-4793&lt;/isbn&gt;&lt;urls&gt;&lt;related-urls&gt;&lt;url&gt;http://www.embase.com/search/results?subaction=viewrecord&amp;amp;from=export&amp;amp;id=L18229738&lt;/url&gt;&lt;/related-urls&gt;&lt;/urls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1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irst available maternal/neonatal patients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Review of medical records of all patients with listeriosis in Los Angeles County, clinical isolates submitted to California State Microbial Disease Laboratory and cases from health department officials; survey of infection-control practitioners and microbiologic laboratores at all acute-care hospitals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Identifying the next delivery after a case in the birth log of the case hospital that fit matching criteria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Hospital of delivery, age, sex, pregnancy status (gestational age) and ethnic group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solated from culture of a normally sterile site of a pregnant woman, her neonate or fetus, or both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 xml:space="preserve">Schuchat 1992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TY2h1Y2hhdDwvQXV0aG9yPjxZZWFyPjE5OTI8L1llYXI+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TY2h1Y2hhdDwvQXV0aG9yPjxZZWFyPjE5OTI8L1llYXI+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7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Biweekly calls to infection control practitioners or designated contacts in microbiological laboratories serving all acute care hospitals in surveillance area; review of case report forms all patients in whom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solated from normally sterile site; periodic laboratory audits at hospital subset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Through cases obstetrician or hospital infection control practitioner identified from recent hospital admissions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4 controls per case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Age (5 years), health care provider (obstetrician), approximate date of conception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solated from case during pregnancy or perinatal period and/or from offspring within first 31 days of life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 xml:space="preserve">Jensen 1994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Jensen&lt;/Author&gt;&lt;Year&gt;1994&lt;/Year&gt;&lt;RecNum&gt;8151&lt;/RecNum&gt;&lt;DisplayText&gt;&lt;style face="superscript"&gt;21&lt;/style&gt;&lt;/DisplayText&gt;&lt;record&gt;&lt;rec-number&gt;8151&lt;/rec-number&gt;&lt;foreign-keys&gt;&lt;key app="EN" db-id="wrfwxsaxoazrpcedax8xdaabsfz0dv5rp0ws" timestamp="1488166216"&gt;8151&lt;/key&gt;&lt;/foreign-keys&gt;&lt;ref-type name="Journal Article"&gt;17&lt;/ref-type&gt;&lt;contributors&gt;&lt;authors&gt;&lt;author&gt;Jensen, A.&lt;/author&gt;&lt;author&gt;Frederiksen, W.&lt;/author&gt;&lt;author&gt;Gernersmidt, P.&lt;/author&gt;&lt;/authors&gt;&lt;/contributors&gt;&lt;titles&gt;&lt;title&gt;RISK-FACTORS FOR LISTERIOSIS IN DENMARK, 1989-1990&lt;/title&gt;&lt;secondary-title&gt;Scandinavian Journal of Infectious Diseases&lt;/secondary-title&gt;&lt;/titles&gt;&lt;periodical&gt;&lt;full-title&gt;Scandinavian Journal of Infectious Diseases&lt;/full-title&gt;&lt;/periodical&gt;&lt;pages&gt;171-178&lt;/pages&gt;&lt;volume&gt;26&lt;/volume&gt;&lt;number&gt;2&lt;/number&gt;&lt;dates&gt;&lt;year&gt;1994&lt;/year&gt;&lt;pub-dates&gt;&lt;date&gt;1994&lt;/date&gt;&lt;/pub-dates&gt;&lt;/dates&gt;&lt;isbn&gt;0036-5548&lt;/isbn&gt;&lt;accession-num&gt;WOS:A1994NL41400009&lt;/accession-num&gt;&lt;urls&gt;&lt;related-urls&gt;&lt;url&gt;&amp;lt;Go to ISI&amp;gt;://WOS:A1994NL41400009&lt;/url&gt;&lt;/related-urls&gt;&lt;/urls&gt;&lt;electronic-resource-num&gt;10.3109/00365549409011781&lt;/electronic-resource-num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0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All laboratory-reported Danish cases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ame department and same hospital as case on the same date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Questionnaire period, geographical area of hospital administration, age and gender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Ill mother and unborn or newborn infant from whom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was demonstrated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 xml:space="preserve">Goulet 1998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Goulet&lt;/Author&gt;&lt;Year&gt;1998&lt;/Year&gt;&lt;RecNum&gt;8150&lt;/RecNum&gt;&lt;DisplayText&gt;&lt;style face="superscript"&gt;20&lt;/style&gt;&lt;/DisplayText&gt;&lt;record&gt;&lt;rec-number&gt;8150&lt;/rec-number&gt;&lt;foreign-keys&gt;&lt;key app="EN" db-id="wrfwxsaxoazrpcedax8xdaabsfz0dv5rp0ws" timestamp="1488166216"&gt;8150&lt;/key&gt;&lt;/foreign-keys&gt;&lt;ref-type name="Journal Article"&gt;17&lt;/ref-type&gt;&lt;contributors&gt;&lt;authors&gt;&lt;author&gt;Goulet, V.&lt;/author&gt;&lt;author&gt;Rocourt, J.&lt;/author&gt;&lt;author&gt;Rebiere, I.&lt;/author&gt;&lt;author&gt;Jacquet, C.&lt;/author&gt;&lt;author&gt;Moyse, C.&lt;/author&gt;&lt;author&gt;Dehaumont, P.&lt;/author&gt;&lt;author&gt;Salvat, G.&lt;/author&gt;&lt;author&gt;Veit, P.&lt;/author&gt;&lt;/authors&gt;&lt;/contributors&gt;&lt;titles&gt;&lt;title&gt;Listeriosis outbreak associated with the consumption of rillettes in France in 1993&lt;/title&gt;&lt;secondary-title&gt;Journal of Infectious Diseases&lt;/secondary-title&gt;&lt;/titles&gt;&lt;periodical&gt;&lt;full-title&gt;Journal of Infectious Diseases&lt;/full-title&gt;&lt;/periodical&gt;&lt;pages&gt;155-160&lt;/pages&gt;&lt;volume&gt;177&lt;/volume&gt;&lt;number&gt;1&lt;/number&gt;&lt;dates&gt;&lt;year&gt;1998&lt;/year&gt;&lt;pub-dates&gt;&lt;date&gt;Jan&lt;/date&gt;&lt;/pub-dates&gt;&lt;/dates&gt;&lt;isbn&gt;1537-6613&lt;/isbn&gt;&lt;accession-num&gt;WOS:000071080700022&lt;/accession-num&gt;&lt;urls&gt;&lt;related-urls&gt;&lt;url&gt;&amp;lt;Go to ISI&amp;gt;://WOS:000071080700022&lt;/url&gt;&lt;/related-urls&gt;&lt;/urls&gt;&lt;electronic-resource-num&gt;10.1086/513814&lt;/electronic-resource-num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19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All hospital microbiology laboratories throughout France requested to send all human isolates of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dentified since 1 May 1993 to the National Reference Centre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ame hospital, selected by attending physicians or general practitioner of case-patient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4 controls per case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Same gestational age (+/- 4 weeks) and attending same hospital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u w:val="single"/>
              </w:rPr>
            </w:pPr>
            <w:r w:rsidRPr="00616427">
              <w:rPr>
                <w:rFonts w:asciiTheme="majorBidi" w:hAnsiTheme="majorBidi" w:cstheme="majorBidi"/>
              </w:rPr>
              <w:t>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strain isolated from pregnant woman, neonate or fetus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MacDonald 2005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NYWNEb25hbGQ8L0F1dGhvcj48WWVhcj4yMDA1PC9ZZWFy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NYWNEb25hbGQ8L0F1dGhvcj48WWVhcj4yMDA1PC9ZZWFy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emale Hispanic residents of Winston-Salem, active case finding at the 2 hospitals in Forsyth County, North Carolina and contacting other regional hospitals and laboratories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County's prenatal care program registry and from office of Special Supplemental Nutrition </w:t>
            </w:r>
            <w:r w:rsidRPr="00616427">
              <w:rPr>
                <w:rFonts w:asciiTheme="majorBidi" w:hAnsiTheme="majorBidi" w:cstheme="majorBidi"/>
              </w:rPr>
              <w:lastRenderedPageBreak/>
              <w:t>Program for Women, Infants and  Children'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lastRenderedPageBreak/>
              <w:t>4 controls per case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Ethnicity, gender, age (within 1 year), pregnancy (trimester of pregnancy)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Experienced premature birth, stillbirth or febrile illness in association with isolation of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 xml:space="preserve">monocytogenes from a normally sterile site or with </w:t>
            </w:r>
            <w:r w:rsidRPr="00616427">
              <w:rPr>
                <w:rFonts w:asciiTheme="majorBidi" w:hAnsiTheme="majorBidi" w:cstheme="majorBidi"/>
              </w:rPr>
              <w:lastRenderedPageBreak/>
              <w:t>placental tissue samples found to be positive for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by staining performed using immunohistochemical techniques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lastRenderedPageBreak/>
              <w:t xml:space="preserve">Varma 2007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WYXJtYTwvQXV0aG9yPjxZZWFyPjIwMDc8L1llYXI+PFJl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WYXJtYTwvQXV0aG9yPjxZZWFyPjIwMDc8L1llYXI+PFJl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6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Active surveillance for confirmed cases of L.</w:t>
            </w:r>
            <w:r w:rsidR="003E7AA2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infection in &gt;600 clinical diagnostic laboratories located in patient catchment area (mean population 37.7 million) including all or part of 9 US states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Data collected from FoodNet (Foodborn Diseases Active Surveillance Network)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Cases excluded if patient did not report illness, did not speak English or Spanish or acquired infection as part of a recognised outbreak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Physicians who treated case or from predetermined multispeciality clinic, health maintenance organisation or medical centre in FoodNet catchment area 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Controls excluded if patient did not speak English or Spanish 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4 controls per case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 month of estimated date of delivery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L. monocytogenes from a normally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sterile site, including from blood or CSF samples, or from placenta or the products of conception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If illness occurred in a pregnant women or an infant &lt;31 days old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Dalton 2011</w:t>
            </w:r>
            <w:r w:rsidR="00262D47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EYWx0b248L0F1dGhvcj48WWVhcj4yMDExPC9ZZWFyPjxS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EYWx0b248L0F1dGhvcj48WWVhcj4yMDExPC9ZZWFyPjxS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1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0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Identified from State and Territory health departments as listeriosis is a laboratory notifiable condition. 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Perinatal controls: hospital-based antenatal clinics with gestational attainment within 4 weeks of matched case at time of positive culture. All controls recruited within 4 weeks of conducting case interview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Two controls per case 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Age, primary underlying immunosupressive condition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Illness in pregnant woman, fetal loss, or illness in baby aged &lt;3 months with isolation of L. monocytogenes from at least one of the woman, fetus or baby, or normally sterile site from a pregnant maternofetal pair from any of following sites: placenta or products of conception, fetal gastrointestinal contents or normally sterile site from </w:t>
            </w:r>
            <w:r w:rsidRPr="00616427">
              <w:rPr>
                <w:rFonts w:asciiTheme="majorBidi" w:hAnsiTheme="majorBidi" w:cstheme="majorBidi"/>
              </w:rPr>
              <w:lastRenderedPageBreak/>
              <w:t>pregnant woman, fetus or baby</w:t>
            </w:r>
          </w:p>
        </w:tc>
      </w:tr>
      <w:tr w:rsidR="000A2058" w:rsidRPr="00616427" w:rsidTr="00B85CD7">
        <w:tc>
          <w:tcPr>
            <w:tcW w:w="988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lastRenderedPageBreak/>
              <w:t xml:space="preserve">Pourkaveh 2016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Qb3Vya2F2ZWg8L0F1dGhvcj48WWVhcj4yMDE2PC9ZZWFy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Qb3Vya2F2ZWg8L0F1dGhvcj48WWVhcj4yMDE2PC9ZZWFy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3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4590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Pregnant women with spontaneous abortion complications. Women admitted to educational medical centres of Tehran, Iran with symptoms of spontaneous abortion such as bleeding, spotting and abdominal cramps; gestational age &lt;20 weeks; no history of infertility; no methods of induced abortion and no ART techniques; non-smoking and/or using drugs; lack of chronic diseases such as diabetes and hypertension and abdominal trauma</w:t>
            </w:r>
          </w:p>
        </w:tc>
        <w:tc>
          <w:tcPr>
            <w:tcW w:w="2789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Same for cases and controls</w:t>
            </w:r>
          </w:p>
        </w:tc>
        <w:tc>
          <w:tcPr>
            <w:tcW w:w="2401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No matching as cross-sectional study with identical recruitment. Cases and controls significantly different for age, education, urban/rural residence, internet access</w:t>
            </w:r>
          </w:p>
        </w:tc>
        <w:tc>
          <w:tcPr>
            <w:tcW w:w="3177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L.</w:t>
            </w:r>
            <w:r w:rsidR="00BC16C7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t>monocytogenes mucosal swabs of vaginal wall and cervix</w:t>
            </w:r>
          </w:p>
        </w:tc>
      </w:tr>
    </w:tbl>
    <w:p w:rsidR="000A2058" w:rsidRPr="00616427" w:rsidRDefault="000A2058" w:rsidP="000A2058">
      <w:pPr>
        <w:spacing w:after="0"/>
        <w:rPr>
          <w:rFonts w:asciiTheme="majorBidi" w:hAnsiTheme="majorBidi" w:cstheme="majorBidi"/>
          <w:sz w:val="24"/>
          <w:szCs w:val="24"/>
          <w:u w:val="single"/>
        </w:rPr>
      </w:pPr>
    </w:p>
    <w:p w:rsidR="000A2058" w:rsidRPr="00616427" w:rsidRDefault="000A2058" w:rsidP="000A2058">
      <w:pPr>
        <w:spacing w:after="0"/>
        <w:rPr>
          <w:rFonts w:asciiTheme="majorBidi" w:hAnsiTheme="majorBidi" w:cstheme="majorBidi"/>
          <w:sz w:val="24"/>
          <w:szCs w:val="24"/>
          <w:u w:val="single"/>
        </w:rPr>
      </w:pPr>
    </w:p>
    <w:p w:rsidR="000A2058" w:rsidRPr="00616427" w:rsidRDefault="000A2058" w:rsidP="000A2058">
      <w:pPr>
        <w:tabs>
          <w:tab w:val="left" w:pos="2475"/>
        </w:tabs>
        <w:spacing w:after="0" w:line="480" w:lineRule="auto"/>
        <w:rPr>
          <w:rFonts w:asciiTheme="majorBidi" w:hAnsiTheme="majorBidi" w:cstheme="majorBidi"/>
          <w:sz w:val="24"/>
          <w:szCs w:val="24"/>
        </w:rPr>
      </w:pPr>
    </w:p>
    <w:p w:rsidR="000A2058" w:rsidRPr="00616427" w:rsidRDefault="000A2058" w:rsidP="000A2058">
      <w:pPr>
        <w:spacing w:after="0"/>
        <w:rPr>
          <w:rFonts w:asciiTheme="majorBidi" w:hAnsiTheme="majorBidi" w:cstheme="majorBidi"/>
          <w:sz w:val="24"/>
          <w:szCs w:val="24"/>
        </w:rPr>
        <w:sectPr w:rsidR="000A2058" w:rsidRPr="00616427" w:rsidSect="00AE6823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0A2058" w:rsidRPr="00BC16C7" w:rsidRDefault="00BC16C7" w:rsidP="000A2058">
      <w:pPr>
        <w:spacing w:after="0"/>
        <w:rPr>
          <w:rFonts w:asciiTheme="majorBidi" w:hAnsiTheme="majorBidi" w:cstheme="majorBidi"/>
          <w:sz w:val="24"/>
          <w:szCs w:val="24"/>
        </w:rPr>
      </w:pPr>
      <w:r w:rsidRPr="00BC16C7">
        <w:rPr>
          <w:rFonts w:asciiTheme="majorBidi" w:hAnsiTheme="majorBidi" w:cstheme="majorBidi"/>
          <w:b/>
          <w:sz w:val="24"/>
          <w:szCs w:val="24"/>
        </w:rPr>
        <w:lastRenderedPageBreak/>
        <w:t xml:space="preserve">Supplementary </w:t>
      </w:r>
      <w:r w:rsidR="000A2058" w:rsidRPr="00BC16C7">
        <w:rPr>
          <w:rFonts w:asciiTheme="majorBidi" w:hAnsiTheme="majorBidi" w:cstheme="majorBidi"/>
          <w:b/>
          <w:sz w:val="24"/>
          <w:szCs w:val="24"/>
        </w:rPr>
        <w:t xml:space="preserve">Table </w:t>
      </w:r>
      <w:r w:rsidR="00616427" w:rsidRPr="00BC16C7">
        <w:rPr>
          <w:rFonts w:asciiTheme="majorBidi" w:hAnsiTheme="majorBidi" w:cstheme="majorBidi"/>
          <w:b/>
          <w:sz w:val="24"/>
          <w:szCs w:val="24"/>
        </w:rPr>
        <w:t>S4</w:t>
      </w:r>
      <w:r w:rsidRPr="00BC16C7">
        <w:rPr>
          <w:rFonts w:asciiTheme="majorBidi" w:hAnsiTheme="majorBidi" w:cstheme="majorBidi"/>
          <w:b/>
          <w:sz w:val="24"/>
          <w:szCs w:val="24"/>
        </w:rPr>
        <w:t>.</w:t>
      </w:r>
      <w:r w:rsidR="000A2058" w:rsidRPr="00BC16C7">
        <w:rPr>
          <w:rFonts w:asciiTheme="majorBidi" w:hAnsiTheme="majorBidi" w:cstheme="majorBidi"/>
          <w:sz w:val="24"/>
          <w:szCs w:val="24"/>
        </w:rPr>
        <w:t xml:space="preserve"> Quality appraisal of included studies</w:t>
      </w: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2936"/>
        <w:gridCol w:w="1496"/>
        <w:gridCol w:w="1723"/>
        <w:gridCol w:w="1402"/>
        <w:gridCol w:w="1652"/>
      </w:tblGrid>
      <w:tr w:rsidR="000A2058" w:rsidRPr="00616427" w:rsidTr="00BC16C7">
        <w:tc>
          <w:tcPr>
            <w:tcW w:w="293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Author</w:t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Selection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Maximum 4 stars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Comparability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Maximum 2 stars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Exposures</w:t>
            </w:r>
          </w:p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Maximum 3 stars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  <w:b/>
                <w:bCs/>
              </w:rPr>
            </w:pPr>
            <w:r w:rsidRPr="00616427">
              <w:rPr>
                <w:rFonts w:asciiTheme="majorBidi" w:hAnsiTheme="majorBidi" w:cstheme="majorBidi"/>
                <w:b/>
                <w:bCs/>
              </w:rPr>
              <w:t>Overall quality rating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Schlech 1983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Schlech&lt;/Author&gt;&lt;Year&gt;1983&lt;/Year&gt;&lt;RecNum&gt;8155&lt;/RecNum&gt;&lt;DisplayText&gt;&lt;style face="superscript"&gt;14&lt;/style&gt;&lt;/DisplayText&gt;&lt;record&gt;&lt;rec-number&gt;8155&lt;/rec-number&gt;&lt;foreign-keys&gt;&lt;key app="EN" db-id="wrfwxsaxoazrpcedax8xdaabsfz0dv5rp0ws" timestamp="1488166216"&gt;8155&lt;/key&gt;&lt;/foreign-keys&gt;&lt;ref-type name="Journal Article"&gt;17&lt;/ref-type&gt;&lt;contributors&gt;&lt;authors&gt;&lt;author&gt;Schlech, Iii W. F.&lt;/author&gt;&lt;author&gt;Lavigne, P. M.&lt;/author&gt;&lt;author&gt;Bortolussi, R. A.&lt;/author&gt;&lt;/authors&gt;&lt;/contributors&gt;&lt;auth-address&gt;Respir. Spec. Pathogens Branch, Div. Bact. Dis., Cent. Infect. Dis., Cent. Dis. Contr., Atlanta, GA 30333&lt;/auth-address&gt;&lt;titles&gt;&lt;title&gt;Epidemic listeriosis - Evidence for transmission by food&lt;/title&gt;&lt;secondary-title&gt;New England Journal of Medicine&lt;/secondary-title&gt;&lt;/titles&gt;&lt;periodical&gt;&lt;full-title&gt;New England Journal of Medicine&lt;/full-title&gt;&lt;/periodical&gt;&lt;pages&gt;203-206&lt;/pages&gt;&lt;volume&gt;308&lt;/volume&gt;&lt;number&gt;4&lt;/number&gt;&lt;keywords&gt;&lt;keyword&gt;clinical article&lt;/keyword&gt;&lt;keyword&gt;epidemic&lt;/keyword&gt;&lt;keyword&gt;epidemiology&lt;/keyword&gt;&lt;keyword&gt;food contamination&lt;/keyword&gt;&lt;keyword&gt;human&lt;/keyword&gt;&lt;keyword&gt;listeriosis&lt;/keyword&gt;&lt;/keywords&gt;&lt;dates&gt;&lt;year&gt;1983&lt;/year&gt;&lt;/dates&gt;&lt;isbn&gt;0028-4793&lt;/isbn&gt;&lt;urls&gt;&lt;related-urls&gt;&lt;url&gt;http://www.embase.com/search/results?subaction=viewrecord&amp;amp;from=export&amp;amp;id=L13171141&lt;/url&gt;&lt;/related-urls&gt;&lt;/urls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4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air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Fleming 1985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GbGVtaW5nPC9BdXRob3I+PFllYXI+MTk4NTwvWWVhcj48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QwNC03PC9wYWdlcz48dm9sdW1lPjMxMjwvdm9sdW1lPjxudW1iZXI+NzwvbnVtYmVy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GbGVtaW5nPC9BdXRob3I+PFllYXI+MTk4NTwvWWVhcj48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QwNC03PC9wYWdlcz48dm9sdW1lPjMxMjwvdm9sdW1lPjxudW1iZXI+NzwvbnVtYmVy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6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air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Schwartz 1988</w:t>
            </w:r>
            <w:r w:rsidR="00262D47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Schwartz&lt;/Author&gt;&lt;Year&gt;1988&lt;/Year&gt;&lt;RecNum&gt;8156&lt;/RecNum&gt;&lt;DisplayText&gt;&lt;style face="superscript"&gt;25&lt;/style&gt;&lt;/DisplayText&gt;&lt;record&gt;&lt;rec-number&gt;8156&lt;/rec-number&gt;&lt;foreign-keys&gt;&lt;key app="EN" db-id="wrfwxsaxoazrpcedax8xdaabsfz0dv5rp0ws" timestamp="1488166216"&gt;8156&lt;/key&gt;&lt;/foreign-keys&gt;&lt;ref-type name="Journal Article"&gt;17&lt;/ref-type&gt;&lt;contributors&gt;&lt;authors&gt;&lt;author&gt;Schwartz, B.&lt;/author&gt;&lt;author&gt;Ciesielski, C. A.&lt;/author&gt;&lt;author&gt;Broome, C. V.&lt;/author&gt;&lt;/authors&gt;&lt;/contributors&gt;&lt;titles&gt;&lt;title&gt;Association of sporadic listeriosis with consumption of uncooked hot dogs and undercooked chicken&lt;/title&gt;&lt;secondary-title&gt;Lancet&lt;/secondary-title&gt;&lt;/titles&gt;&lt;periodical&gt;&lt;full-title&gt;Lancet&lt;/full-title&gt;&lt;abbr-1&gt;Lancet&lt;/abbr-1&gt;&lt;/periodical&gt;&lt;pages&gt;779-782&lt;/pages&gt;&lt;volume&gt;ii&lt;/volume&gt;&lt;number&gt;Oct. 1&lt;/number&gt;&lt;dates&gt;&lt;year&gt;1988&lt;/year&gt;&lt;pub-dates&gt;&lt;date&gt;1988&lt;/date&gt;&lt;/pub-dates&gt;&lt;/dates&gt;&lt;accession-num&gt;CABI:19882054521&lt;/accession-num&gt;&lt;urls&gt;&lt;related-urls&gt;&lt;url&gt;&amp;lt;Go to ISI&amp;gt;://CABI:19882054521&lt;/url&gt;&lt;/related-urls&gt;&lt;/urls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5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Good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Linnan 1988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Linnan&lt;/Author&gt;&lt;Year&gt;1988&lt;/Year&gt;&lt;RecNum&gt;8152&lt;/RecNum&gt;&lt;DisplayText&gt;&lt;style face="superscript"&gt;22&lt;/style&gt;&lt;/DisplayText&gt;&lt;record&gt;&lt;rec-number&gt;8152&lt;/rec-number&gt;&lt;foreign-keys&gt;&lt;key app="EN" db-id="wrfwxsaxoazrpcedax8xdaabsfz0dv5rp0ws" timestamp="1488166216"&gt;8152&lt;/key&gt;&lt;/foreign-keys&gt;&lt;ref-type name="Journal Article"&gt;17&lt;/ref-type&gt;&lt;contributors&gt;&lt;authors&gt;&lt;author&gt;Linnan, M. J.&lt;/author&gt;&lt;author&gt;Mascola, L.&lt;/author&gt;&lt;author&gt;Xiao Dong, Lou&lt;/author&gt;&lt;author&gt;Goulet, V.&lt;/author&gt;&lt;author&gt;May, S.&lt;/author&gt;&lt;author&gt;Salminen, C.&lt;/author&gt;&lt;author&gt;Hird, D. W.&lt;/author&gt;&lt;author&gt;Yonekura, M. L.&lt;/author&gt;&lt;author&gt;Hayes, P.&lt;/author&gt;&lt;author&gt;Weaver, R.&lt;/author&gt;&lt;author&gt;Audurier, A.&lt;/author&gt;&lt;author&gt;Plikaytis, B. D.&lt;/author&gt;&lt;author&gt;Fannin, S. L.&lt;/author&gt;&lt;author&gt;Kleks, A.&lt;/author&gt;&lt;author&gt;Broome, C. V.&lt;/author&gt;&lt;/authors&gt;&lt;/contributors&gt;&lt;auth-address&gt;Meningitis and Special Pathogens Branch, Centers for Disease Control, Atlanta, GA 30333&lt;/auth-address&gt;&lt;titles&gt;&lt;title&gt;Epidemic listeriosis associated with Mexican-style cheese&lt;/title&gt;&lt;secondary-title&gt;New England Journal of Medicine&lt;/secondary-title&gt;&lt;/titles&gt;&lt;periodical&gt;&lt;full-title&gt;New England Journal of Medicine&lt;/full-title&gt;&lt;/periodical&gt;&lt;pages&gt;823-828&lt;/pages&gt;&lt;volume&gt;319&lt;/volume&gt;&lt;number&gt;13&lt;/number&gt;&lt;keywords&gt;&lt;keyword&gt;cheese&lt;/keyword&gt;&lt;keyword&gt;controlled study&lt;/keyword&gt;&lt;keyword&gt;fatality&lt;/keyword&gt;&lt;keyword&gt;fetus&lt;/keyword&gt;&lt;keyword&gt;human&lt;/keyword&gt;&lt;keyword&gt;Listeria monocytogenes&lt;/keyword&gt;&lt;keyword&gt;listeriosis&lt;/keyword&gt;&lt;keyword&gt;major clinical study&lt;/keyword&gt;&lt;keyword&gt;newborn&lt;/keyword&gt;&lt;keyword&gt;pregnancy&lt;/keyword&gt;&lt;keyword&gt;priority journal&lt;/keyword&gt;&lt;keyword&gt;United States&lt;/keyword&gt;&lt;/keywords&gt;&lt;dates&gt;&lt;year&gt;1988&lt;/year&gt;&lt;/dates&gt;&lt;isbn&gt;0028-4793&lt;/isbn&gt;&lt;urls&gt;&lt;related-urls&gt;&lt;url&gt;http://www.embase.com/search/results?subaction=viewrecord&amp;amp;from=export&amp;amp;id=L18229738&lt;/url&gt;&lt;/related-urls&gt;&lt;/urls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1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Good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Schuchat 1992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TY2h1Y2hhdDwvQXV0aG9yPjxZZWFyPjE5OTI8L1llYXI+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TY2h1Y2hhdDwvQXV0aG9yPjxZZWFyPjE5OTI8L1llYXI+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7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Good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Jensen 1994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Jensen&lt;/Author&gt;&lt;Year&gt;1994&lt;/Year&gt;&lt;RecNum&gt;8151&lt;/RecNum&gt;&lt;DisplayText&gt;&lt;style face="superscript"&gt;21&lt;/style&gt;&lt;/DisplayText&gt;&lt;record&gt;&lt;rec-number&gt;8151&lt;/rec-number&gt;&lt;foreign-keys&gt;&lt;key app="EN" db-id="wrfwxsaxoazrpcedax8xdaabsfz0dv5rp0ws" timestamp="1488166216"&gt;8151&lt;/key&gt;&lt;/foreign-keys&gt;&lt;ref-type name="Journal Article"&gt;17&lt;/ref-type&gt;&lt;contributors&gt;&lt;authors&gt;&lt;author&gt;Jensen, A.&lt;/author&gt;&lt;author&gt;Frederiksen, W.&lt;/author&gt;&lt;author&gt;Gernersmidt, P.&lt;/author&gt;&lt;/authors&gt;&lt;/contributors&gt;&lt;titles&gt;&lt;title&gt;RISK-FACTORS FOR LISTERIOSIS IN DENMARK, 1989-1990&lt;/title&gt;&lt;secondary-title&gt;Scandinavian Journal of Infectious Diseases&lt;/secondary-title&gt;&lt;/titles&gt;&lt;periodical&gt;&lt;full-title&gt;Scandinavian Journal of Infectious Diseases&lt;/full-title&gt;&lt;/periodical&gt;&lt;pages&gt;171-178&lt;/pages&gt;&lt;volume&gt;26&lt;/volume&gt;&lt;number&gt;2&lt;/number&gt;&lt;dates&gt;&lt;year&gt;1994&lt;/year&gt;&lt;pub-dates&gt;&lt;date&gt;1994&lt;/date&gt;&lt;/pub-dates&gt;&lt;/dates&gt;&lt;isbn&gt;0036-5548&lt;/isbn&gt;&lt;accession-num&gt;WOS:A1994NL41400009&lt;/accession-num&gt;&lt;urls&gt;&lt;related-urls&gt;&lt;url&gt;&amp;lt;Go to ISI&amp;gt;://WOS:A1994NL41400009&lt;/url&gt;&lt;/related-urls&gt;&lt;/urls&gt;&lt;electronic-resource-num&gt;10.3109/00365549409011781&lt;/electronic-resource-num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0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air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Goulet 1998 </w:t>
            </w:r>
            <w:r w:rsidRPr="00616427">
              <w:rPr>
                <w:rFonts w:asciiTheme="majorBidi" w:hAnsiTheme="majorBidi" w:cstheme="majorBidi"/>
              </w:rPr>
              <w:fldChar w:fldCharType="begin"/>
            </w:r>
            <w:r w:rsidRPr="00616427">
              <w:rPr>
                <w:rFonts w:asciiTheme="majorBidi" w:hAnsiTheme="majorBidi" w:cstheme="majorBidi"/>
              </w:rPr>
              <w:instrText xml:space="preserve"> ADDIN EN.CITE &lt;EndNote&gt;&lt;Cite&gt;&lt;Author&gt;Goulet&lt;/Author&gt;&lt;Year&gt;1998&lt;/Year&gt;&lt;RecNum&gt;8150&lt;/RecNum&gt;&lt;DisplayText&gt;&lt;style face="superscript"&gt;20&lt;/style&gt;&lt;/DisplayText&gt;&lt;record&gt;&lt;rec-number&gt;8150&lt;/rec-number&gt;&lt;foreign-keys&gt;&lt;key app="EN" db-id="wrfwxsaxoazrpcedax8xdaabsfz0dv5rp0ws" timestamp="1488166216"&gt;8150&lt;/key&gt;&lt;/foreign-keys&gt;&lt;ref-type name="Journal Article"&gt;17&lt;/ref-type&gt;&lt;contributors&gt;&lt;authors&gt;&lt;author&gt;Goulet, V.&lt;/author&gt;&lt;author&gt;Rocourt, J.&lt;/author&gt;&lt;author&gt;Rebiere, I.&lt;/author&gt;&lt;author&gt;Jacquet, C.&lt;/author&gt;&lt;author&gt;Moyse, C.&lt;/author&gt;&lt;author&gt;Dehaumont, P.&lt;/author&gt;&lt;author&gt;Salvat, G.&lt;/author&gt;&lt;author&gt;Veit, P.&lt;/author&gt;&lt;/authors&gt;&lt;/contributors&gt;&lt;titles&gt;&lt;title&gt;Listeriosis outbreak associated with the consumption of rillettes in France in 1993&lt;/title&gt;&lt;secondary-title&gt;Journal of Infectious Diseases&lt;/secondary-title&gt;&lt;/titles&gt;&lt;periodical&gt;&lt;full-title&gt;Journal of Infectious Diseases&lt;/full-title&gt;&lt;/periodical&gt;&lt;pages&gt;155-160&lt;/pages&gt;&lt;volume&gt;177&lt;/volume&gt;&lt;number&gt;1&lt;/number&gt;&lt;dates&gt;&lt;year&gt;1998&lt;/year&gt;&lt;pub-dates&gt;&lt;date&gt;Jan&lt;/date&gt;&lt;/pub-dates&gt;&lt;/dates&gt;&lt;isbn&gt;1537-6613&lt;/isbn&gt;&lt;accession-num&gt;WOS:000071080700022&lt;/accession-num&gt;&lt;urls&gt;&lt;related-urls&gt;&lt;url&gt;&amp;lt;Go to ISI&amp;gt;://WOS:000071080700022&lt;/url&gt;&lt;/related-urls&gt;&lt;/urls&gt;&lt;electronic-resource-num&gt;10.1086/513814&lt;/electronic-resource-num&gt;&lt;/record&gt;&lt;/Cite&gt;&lt;/EndNote&gt;</w:instrText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19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air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MacDonald 2005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NYWNEb25hbGQ8L0F1dGhvcj48WWVhcj4yMDA1PC9ZZWFy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NYWNEb25hbGQ8L0F1dGhvcj48WWVhcj4yMDA1PC9ZZWFy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Good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Varma 2007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WYXJtYTwvQXV0aG9yPjxZZWFyPjIwMDc8L1llYXI+PFJl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WYXJtYTwvQXV0aG9yPjxZZWFyPjIwMDc8L1llYXI+PFJl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6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Fair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Dalton 2011</w:t>
            </w:r>
            <w:r w:rsidR="00262D47">
              <w:rPr>
                <w:rFonts w:asciiTheme="majorBidi" w:hAnsiTheme="majorBidi" w:cstheme="majorBidi"/>
              </w:rPr>
              <w:t xml:space="preserve">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EYWx0b248L0F1dGhvcj48WWVhcj4yMDExPC9ZZWFyPjxS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EYWx0b248L0F1dGhvcj48WWVhcj4yMDExPC9ZZWFyPjxS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1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0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Poor quality</w:t>
            </w:r>
          </w:p>
        </w:tc>
      </w:tr>
      <w:tr w:rsidR="000A2058" w:rsidRPr="00616427" w:rsidTr="00BC16C7">
        <w:tc>
          <w:tcPr>
            <w:tcW w:w="2936" w:type="dxa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 xml:space="preserve">Pourkaveh 2016 </w: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Qb3Vya2F2ZWg8L0F1dGhvcj48WWVhcj4yMDE2PC9ZZWFy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 </w:instrText>
            </w:r>
            <w:r w:rsidRPr="00616427">
              <w:rPr>
                <w:rFonts w:asciiTheme="majorBidi" w:hAnsiTheme="majorBidi" w:cstheme="majorBidi"/>
              </w:rPr>
              <w:fldChar w:fldCharType="begin">
                <w:fldData xml:space="preserve">PEVuZE5vdGU+PENpdGU+PEF1dGhvcj5Qb3Vya2F2ZWg8L0F1dGhvcj48WWVhcj4yMDE2PC9ZZWFy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</w:fldData>
              </w:fldChar>
            </w:r>
            <w:r w:rsidRPr="00616427">
              <w:rPr>
                <w:rFonts w:asciiTheme="majorBidi" w:hAnsiTheme="majorBidi" w:cstheme="majorBidi"/>
              </w:rPr>
              <w:instrText xml:space="preserve"> ADDIN EN.CITE.DATA </w:instrText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  <w:r w:rsidRPr="00616427">
              <w:rPr>
                <w:rFonts w:asciiTheme="majorBidi" w:hAnsiTheme="majorBidi" w:cstheme="majorBidi"/>
              </w:rPr>
            </w:r>
            <w:r w:rsidRPr="00616427">
              <w:rPr>
                <w:rFonts w:asciiTheme="majorBidi" w:hAnsiTheme="majorBidi" w:cstheme="majorBidi"/>
              </w:rPr>
              <w:fldChar w:fldCharType="separate"/>
            </w:r>
            <w:r w:rsidRPr="00616427">
              <w:rPr>
                <w:rFonts w:asciiTheme="majorBidi" w:hAnsiTheme="majorBidi" w:cstheme="majorBidi"/>
                <w:noProof/>
                <w:vertAlign w:val="superscript"/>
              </w:rPr>
              <w:t>2</w:t>
            </w:r>
            <w:r w:rsidR="00E96E62">
              <w:rPr>
                <w:rFonts w:asciiTheme="majorBidi" w:hAnsiTheme="majorBidi" w:cstheme="majorBidi"/>
                <w:noProof/>
                <w:vertAlign w:val="superscript"/>
              </w:rPr>
              <w:t>3</w:t>
            </w:r>
            <w:r w:rsidRPr="00616427">
              <w:rPr>
                <w:rFonts w:asciiTheme="majorBidi" w:hAnsiTheme="majorBidi" w:cstheme="majorBidi"/>
              </w:rPr>
              <w:fldChar w:fldCharType="end"/>
            </w:r>
          </w:p>
        </w:tc>
        <w:tc>
          <w:tcPr>
            <w:tcW w:w="1496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723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0</w:t>
            </w:r>
          </w:p>
        </w:tc>
        <w:tc>
          <w:tcPr>
            <w:tcW w:w="140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652" w:type="dxa"/>
            <w:vAlign w:val="bottom"/>
          </w:tcPr>
          <w:p w:rsidR="000A2058" w:rsidRPr="00616427" w:rsidRDefault="000A2058" w:rsidP="00B85CD7">
            <w:pPr>
              <w:rPr>
                <w:rFonts w:asciiTheme="majorBidi" w:hAnsiTheme="majorBidi" w:cstheme="majorBidi"/>
              </w:rPr>
            </w:pPr>
            <w:r w:rsidRPr="00616427">
              <w:rPr>
                <w:rFonts w:asciiTheme="majorBidi" w:hAnsiTheme="majorBidi" w:cstheme="majorBidi"/>
              </w:rPr>
              <w:t>Poor quality</w:t>
            </w:r>
          </w:p>
        </w:tc>
      </w:tr>
    </w:tbl>
    <w:p w:rsidR="000A2058" w:rsidRPr="00616427" w:rsidRDefault="000A2058" w:rsidP="000A2058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0A2058" w:rsidRPr="00616427" w:rsidRDefault="000A2058" w:rsidP="000A2058">
      <w:pPr>
        <w:spacing w:after="0"/>
        <w:rPr>
          <w:rFonts w:asciiTheme="majorBidi" w:hAnsiTheme="majorBidi" w:cstheme="majorBidi"/>
          <w:sz w:val="24"/>
          <w:szCs w:val="24"/>
        </w:rPr>
      </w:pPr>
      <w:r w:rsidRPr="00616427">
        <w:rPr>
          <w:rStyle w:val="fontstyle01"/>
          <w:sz w:val="24"/>
          <w:szCs w:val="24"/>
        </w:rPr>
        <w:t>SELECTION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1) Is the case definition adequate? (a) yes, with independent validation*, (b) yes, e.g. record linkage or based on self-reports, (c) no description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2) Representativeness of the cases: (a) consecutive or obviously representative series of cases*, (b) not satisfying (a) or not stated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3) Selection of controls: (a) community controls*, (b) hospital controls, (c) no description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4) Definition of controls: (a) no history of disease (end-point)*, (b) no description of source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COMPARABILITY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1) Comparability of cases and controls on basis of design or analysis: (a) study controls for age*, (b) study controls for any additional factor*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EXPOSURE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1) Ascertainment of exposure: (a) secure record (e.g. surgical records)*, (b) structured interview where blind to case/control status*, (c) interview not blinded to case/control status, (d)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written self-report or medical record only, (e) no description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2) Same method of ascertainment for cases and controls: (a) yes*, (b) no.</w:t>
      </w:r>
      <w:r w:rsidRPr="00616427">
        <w:rPr>
          <w:rFonts w:ascii="AdvOTaf232193" w:hAnsi="AdvOTaf232193"/>
          <w:sz w:val="24"/>
          <w:szCs w:val="24"/>
        </w:rPr>
        <w:br/>
      </w:r>
      <w:r w:rsidRPr="00616427">
        <w:rPr>
          <w:rStyle w:val="fontstyle01"/>
          <w:sz w:val="24"/>
          <w:szCs w:val="24"/>
        </w:rPr>
        <w:t>(3) Non-response rate: (a) same rate for both groups*, (b) non-respondents described, (c) rate different and no designation</w:t>
      </w:r>
    </w:p>
    <w:p w:rsidR="000A2058" w:rsidRPr="002B297F" w:rsidRDefault="000A2058" w:rsidP="000A2058">
      <w:pPr>
        <w:spacing w:after="0"/>
        <w:rPr>
          <w:rFonts w:asciiTheme="majorBidi" w:hAnsiTheme="majorBidi" w:cstheme="majorBidi"/>
          <w:sz w:val="16"/>
          <w:szCs w:val="16"/>
        </w:rPr>
      </w:pPr>
    </w:p>
    <w:p w:rsidR="003A72D4" w:rsidRDefault="00262D47"/>
    <w:sectPr w:rsidR="003A72D4" w:rsidSect="000E471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49811">
    <w:altName w:val="Times New Roman"/>
    <w:panose1 w:val="00000000000000000000"/>
    <w:charset w:val="00"/>
    <w:family w:val="roman"/>
    <w:notTrueType/>
    <w:pitch w:val="default"/>
  </w:font>
  <w:font w:name="AdvOTaf232193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71706F4"/>
    <w:multiLevelType w:val="hybridMultilevel"/>
    <w:tmpl w:val="C2D87226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B63F7"/>
    <w:rsid w:val="000A2058"/>
    <w:rsid w:val="00262D47"/>
    <w:rsid w:val="003C0475"/>
    <w:rsid w:val="003E7AA2"/>
    <w:rsid w:val="00541BF9"/>
    <w:rsid w:val="00616427"/>
    <w:rsid w:val="006856A2"/>
    <w:rsid w:val="009B63F7"/>
    <w:rsid w:val="00BC16C7"/>
    <w:rsid w:val="00E96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3FC99F"/>
  <w15:chartTrackingRefBased/>
  <w15:docId w15:val="{8515C5A9-3697-48A9-B13E-415817DC3F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A205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0A2058"/>
    <w:rPr>
      <w:rFonts w:ascii="AdvP49811" w:hAnsi="AdvP49811" w:hint="default"/>
      <w:b w:val="0"/>
      <w:bCs w:val="0"/>
      <w:i w:val="0"/>
      <w:iCs w:val="0"/>
      <w:color w:val="000000"/>
      <w:sz w:val="18"/>
      <w:szCs w:val="18"/>
    </w:rPr>
  </w:style>
  <w:style w:type="table" w:styleId="TableGrid">
    <w:name w:val="Table Grid"/>
    <w:basedOn w:val="TableNormal"/>
    <w:uiPriority w:val="59"/>
    <w:rsid w:val="000A2058"/>
    <w:pPr>
      <w:spacing w:after="0" w:line="240" w:lineRule="auto"/>
    </w:pPr>
    <w:rPr>
      <w:rFonts w:eastAsiaTheme="minorHAnsi"/>
      <w:sz w:val="24"/>
      <w:szCs w:val="24"/>
      <w:lang w:val="nl-NL"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Paragraph">
    <w:name w:val="List Paragraph"/>
    <w:basedOn w:val="Normal"/>
    <w:uiPriority w:val="34"/>
    <w:qFormat/>
    <w:rsid w:val="0061642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2</Pages>
  <Words>4922</Words>
  <Characters>28060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32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Moran</dc:creator>
  <cp:keywords/>
  <dc:description/>
  <cp:lastModifiedBy>Chris Diana Bedford</cp:lastModifiedBy>
  <cp:revision>7</cp:revision>
  <dcterms:created xsi:type="dcterms:W3CDTF">2017-09-18T22:02:00Z</dcterms:created>
  <dcterms:modified xsi:type="dcterms:W3CDTF">2018-08-21T11:08:00Z</dcterms:modified>
</cp:coreProperties>
</file>